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1922DE" w14:textId="77777777" w:rsidR="00A22D3F" w:rsidRDefault="00A22D3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22D3F">
        <w:rPr>
          <w:rFonts w:ascii="Times New Roman" w:hAnsi="Times New Roman" w:cs="Times New Roman"/>
          <w:sz w:val="24"/>
          <w:szCs w:val="24"/>
        </w:rPr>
        <w:t xml:space="preserve">Whitney Reown </w:t>
      </w:r>
    </w:p>
    <w:p w14:paraId="005B6C6E" w14:textId="77777777" w:rsidR="00923802" w:rsidRDefault="00A22D3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4E5B59E7" w14:textId="77777777" w:rsidR="00923802" w:rsidRDefault="00A22D3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glish </w:t>
      </w:r>
    </w:p>
    <w:p w14:paraId="2194D7A0" w14:textId="77777777" w:rsidR="00923802" w:rsidRPr="00D5779E" w:rsidRDefault="00A22D3F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ptember 7</w:t>
      </w:r>
      <w:r w:rsidRPr="00A22D3F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, 2019. </w:t>
      </w:r>
    </w:p>
    <w:p w14:paraId="6620DBC8" w14:textId="77777777" w:rsidR="00267851" w:rsidRPr="00A22D3F" w:rsidRDefault="00A22D3F" w:rsidP="00A22D3F">
      <w:pPr>
        <w:pStyle w:val="Title"/>
        <w:jc w:val="center"/>
        <w:rPr>
          <w:rFonts w:ascii="Times New Roman" w:hAnsi="Times New Roman" w:cs="Times New Roman"/>
          <w:sz w:val="24"/>
          <w:szCs w:val="24"/>
        </w:rPr>
      </w:pPr>
      <w:r w:rsidRPr="00A22D3F">
        <w:rPr>
          <w:rFonts w:ascii="Times New Roman" w:hAnsi="Times New Roman" w:cs="Times New Roman"/>
          <w:sz w:val="24"/>
          <w:szCs w:val="24"/>
        </w:rPr>
        <w:t>Narrative Essay about being pickpocketed in Paris</w:t>
      </w:r>
    </w:p>
    <w:p w14:paraId="159C6C83" w14:textId="0B4DD07E" w:rsidR="001372F0" w:rsidRPr="005C5897" w:rsidRDefault="00A22D3F" w:rsidP="001372F0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C5897">
        <w:rPr>
          <w:rFonts w:ascii="Times New Roman" w:hAnsi="Times New Roman" w:cs="Times New Roman"/>
          <w:sz w:val="24"/>
          <w:szCs w:val="24"/>
        </w:rPr>
        <w:t xml:space="preserve">When I first visited Paris, I was below 10 years of age, this is the reason I </w:t>
      </w:r>
      <w:r w:rsidR="00883009" w:rsidRPr="005C5897">
        <w:rPr>
          <w:rFonts w:ascii="Times New Roman" w:hAnsi="Times New Roman" w:cs="Times New Roman"/>
          <w:sz w:val="24"/>
          <w:szCs w:val="24"/>
        </w:rPr>
        <w:t>cannot</w:t>
      </w:r>
      <w:r w:rsidRPr="005C5897">
        <w:rPr>
          <w:rFonts w:ascii="Times New Roman" w:hAnsi="Times New Roman" w:cs="Times New Roman"/>
          <w:sz w:val="24"/>
          <w:szCs w:val="24"/>
        </w:rPr>
        <w:t xml:space="preserve"> recall what I found the most fascinating thing there. I had grown up listening about the mesmerizing stories about this alluring city called Paris.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It feels so calm when it comes to thinking about the charm and charisma of Paris. </w:t>
      </w:r>
      <w:r w:rsidRPr="005C5897">
        <w:rPr>
          <w:rFonts w:ascii="Times New Roman" w:hAnsi="Times New Roman" w:cs="Times New Roman"/>
          <w:sz w:val="24"/>
          <w:szCs w:val="24"/>
        </w:rPr>
        <w:t xml:space="preserve">I can feel what </w:t>
      </w:r>
      <w:r w:rsidR="00A07E1E" w:rsidRPr="005C5897">
        <w:rPr>
          <w:rFonts w:ascii="Times New Roman" w:hAnsi="Times New Roman" w:cs="Times New Roman"/>
          <w:sz w:val="24"/>
          <w:szCs w:val="24"/>
        </w:rPr>
        <w:t>could hav</w:t>
      </w:r>
      <w:r w:rsidR="006D269D" w:rsidRPr="005C5897">
        <w:rPr>
          <w:rFonts w:ascii="Times New Roman" w:hAnsi="Times New Roman" w:cs="Times New Roman"/>
          <w:sz w:val="24"/>
          <w:szCs w:val="24"/>
        </w:rPr>
        <w:t xml:space="preserve">e attracted some famous writers when it comes to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pen </w:t>
      </w:r>
      <w:r w:rsidR="006D269D" w:rsidRPr="005C5897">
        <w:rPr>
          <w:rFonts w:ascii="Times New Roman" w:hAnsi="Times New Roman" w:cs="Times New Roman"/>
          <w:sz w:val="24"/>
          <w:szCs w:val="24"/>
        </w:rPr>
        <w:t xml:space="preserve">the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beautiful perspectives </w:t>
      </w:r>
      <w:r w:rsidR="006D269D" w:rsidRPr="005C5897">
        <w:rPr>
          <w:rFonts w:ascii="Times New Roman" w:hAnsi="Times New Roman" w:cs="Times New Roman"/>
          <w:sz w:val="24"/>
          <w:szCs w:val="24"/>
        </w:rPr>
        <w:t xml:space="preserve">of this city. </w:t>
      </w:r>
      <w:r w:rsidR="005C5897" w:rsidRPr="005C5897">
        <w:rPr>
          <w:rFonts w:ascii="Times New Roman" w:hAnsi="Times New Roman" w:cs="Times New Roman"/>
          <w:sz w:val="24"/>
          <w:szCs w:val="24"/>
        </w:rPr>
        <w:t>It is the charm of this city</w:t>
      </w:r>
      <w:r w:rsidR="006D269D" w:rsidRPr="005C5897">
        <w:rPr>
          <w:rFonts w:ascii="Times New Roman" w:hAnsi="Times New Roman" w:cs="Times New Roman"/>
          <w:sz w:val="24"/>
          <w:szCs w:val="24"/>
        </w:rPr>
        <w:t xml:space="preserve">, that it </w:t>
      </w:r>
      <w:r w:rsidR="005C5897" w:rsidRPr="005C5897">
        <w:rPr>
          <w:rFonts w:ascii="Times New Roman" w:hAnsi="Times New Roman" w:cs="Times New Roman"/>
          <w:sz w:val="24"/>
          <w:szCs w:val="24"/>
        </w:rPr>
        <w:t>still gets attention in the books</w:t>
      </w:r>
      <w:r w:rsidR="006D269D" w:rsidRPr="005C5897">
        <w:rPr>
          <w:rFonts w:ascii="Times New Roman" w:hAnsi="Times New Roman" w:cs="Times New Roman"/>
          <w:sz w:val="24"/>
          <w:szCs w:val="24"/>
        </w:rPr>
        <w:t xml:space="preserve">. Ossman writes that ‘Paris’ is one of the three faces of beauty </w:t>
      </w:r>
      <w:r w:rsidR="006D269D" w:rsidRPr="005C5897">
        <w:rPr>
          <w:rFonts w:ascii="Times New Roman" w:hAnsi="Times New Roman" w:cs="Times New Roman"/>
          <w:sz w:val="24"/>
          <w:szCs w:val="24"/>
        </w:rPr>
        <w:fldChar w:fldCharType="begin"/>
      </w:r>
      <w:r w:rsidR="006D269D" w:rsidRPr="005C589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HQ2Tuae","properties":{"formattedCitation":"(Ossman)","plainCitation":"(Ossman)","noteIndex":0},"citationItems":[{"id":92,"uris":["http://zotero.org/users/local/s8f0QVnP/items/FMIFSV8W"],"uri":["http://zotero.org/users/local/s8f0QVnP/items/FMIFSV8W"],"itemData":{"id":92,"type":"book","title":"Three Faces of Beauty: Casablanca, Paris, Cairo","publisher":"Duke University Press","source":"Google Scholar","title-short":"Three Faces of Beauty","author":[{"family":"Ossman","given":"Susan"}],"issued":{"date-parts":[["2002"]]}}}],"schema":"https://github.com/citation-style-language/schema/raw/master/csl-citation.json"} </w:instrText>
      </w:r>
      <w:r w:rsidR="006D269D" w:rsidRPr="005C5897">
        <w:rPr>
          <w:rFonts w:ascii="Times New Roman" w:hAnsi="Times New Roman" w:cs="Times New Roman"/>
          <w:sz w:val="24"/>
          <w:szCs w:val="24"/>
        </w:rPr>
        <w:fldChar w:fldCharType="separate"/>
      </w:r>
      <w:r w:rsidR="006D269D" w:rsidRPr="005C5897">
        <w:rPr>
          <w:rFonts w:ascii="Times New Roman" w:hAnsi="Times New Roman" w:cs="Times New Roman"/>
          <w:sz w:val="24"/>
        </w:rPr>
        <w:t>(Ossman)</w:t>
      </w:r>
      <w:r w:rsidR="006D269D" w:rsidRPr="005C5897">
        <w:rPr>
          <w:rFonts w:ascii="Times New Roman" w:hAnsi="Times New Roman" w:cs="Times New Roman"/>
          <w:sz w:val="24"/>
          <w:szCs w:val="24"/>
        </w:rPr>
        <w:fldChar w:fldCharType="end"/>
      </w:r>
      <w:r w:rsidR="006D269D" w:rsidRPr="005C5897">
        <w:rPr>
          <w:rFonts w:ascii="Times New Roman" w:hAnsi="Times New Roman" w:cs="Times New Roman"/>
          <w:sz w:val="24"/>
          <w:szCs w:val="24"/>
        </w:rPr>
        <w:t xml:space="preserve">. </w:t>
      </w:r>
      <w:r w:rsidR="001E50B8" w:rsidRPr="005C5897">
        <w:rPr>
          <w:rFonts w:ascii="Times New Roman" w:hAnsi="Times New Roman" w:cs="Times New Roman"/>
          <w:sz w:val="24"/>
          <w:szCs w:val="24"/>
        </w:rPr>
        <w:t xml:space="preserve">I have always felt a magnetism for this city and this is the reason despite an unfortunate incident, I am still an admirer of its charisma. </w:t>
      </w:r>
      <w:r w:rsidR="00F206DA" w:rsidRPr="005C5897">
        <w:rPr>
          <w:rFonts w:ascii="Times New Roman" w:hAnsi="Times New Roman" w:cs="Times New Roman"/>
          <w:sz w:val="24"/>
          <w:szCs w:val="24"/>
        </w:rPr>
        <w:t xml:space="preserve">I am among those who maintain a distance between the personal experiences attributed </w:t>
      </w:r>
      <w:r w:rsidR="00DE3A25" w:rsidRPr="005C5897">
        <w:rPr>
          <w:rFonts w:ascii="Times New Roman" w:hAnsi="Times New Roman" w:cs="Times New Roman"/>
          <w:sz w:val="24"/>
          <w:szCs w:val="24"/>
        </w:rPr>
        <w:t>to</w:t>
      </w:r>
      <w:r w:rsidR="00F206DA" w:rsidRPr="005C5897">
        <w:rPr>
          <w:rFonts w:ascii="Times New Roman" w:hAnsi="Times New Roman" w:cs="Times New Roman"/>
          <w:sz w:val="24"/>
          <w:szCs w:val="24"/>
        </w:rPr>
        <w:t xml:space="preserve"> a certain place and its physical exquisiteness. Despite losing a handsome sum of cash in a pickpocket incident, I adore </w:t>
      </w:r>
      <w:r w:rsidR="00206F78" w:rsidRPr="005C5897">
        <w:rPr>
          <w:rFonts w:ascii="Times New Roman" w:hAnsi="Times New Roman" w:cs="Times New Roman"/>
          <w:sz w:val="24"/>
          <w:szCs w:val="24"/>
        </w:rPr>
        <w:t>this city, the ever beautiful Paris.</w:t>
      </w:r>
    </w:p>
    <w:p w14:paraId="2CFBA3CD" w14:textId="2B196FAB" w:rsidR="009747DA" w:rsidRPr="005C5897" w:rsidRDefault="001372F0" w:rsidP="001372F0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C5897">
        <w:rPr>
          <w:rFonts w:ascii="Times New Roman" w:hAnsi="Times New Roman" w:cs="Times New Roman"/>
          <w:sz w:val="24"/>
          <w:szCs w:val="24"/>
        </w:rPr>
        <w:t xml:space="preserve">It was back in December when I was there to celebrate the birthday of one of my closest friend.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 </w:t>
      </w:r>
      <w:r w:rsidRPr="005C5897">
        <w:rPr>
          <w:rFonts w:ascii="Times New Roman" w:hAnsi="Times New Roman" w:cs="Times New Roman"/>
          <w:sz w:val="24"/>
          <w:szCs w:val="24"/>
        </w:rPr>
        <w:t xml:space="preserve">We </w:t>
      </w:r>
      <w:r w:rsidR="005C5897" w:rsidRPr="005C5897">
        <w:rPr>
          <w:rFonts w:ascii="Times New Roman" w:hAnsi="Times New Roman" w:cs="Times New Roman"/>
          <w:sz w:val="24"/>
          <w:szCs w:val="24"/>
        </w:rPr>
        <w:t>started preparations for this trip months ago; since i</w:t>
      </w:r>
      <w:r w:rsidRPr="005C5897">
        <w:rPr>
          <w:rFonts w:ascii="Times New Roman" w:hAnsi="Times New Roman" w:cs="Times New Roman"/>
          <w:sz w:val="24"/>
          <w:szCs w:val="24"/>
        </w:rPr>
        <w:t xml:space="preserve">t was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our first joint trip abroad. </w:t>
      </w:r>
      <w:r w:rsidRPr="005C5897">
        <w:rPr>
          <w:rFonts w:ascii="Times New Roman" w:hAnsi="Times New Roman" w:cs="Times New Roman"/>
          <w:sz w:val="24"/>
          <w:szCs w:val="24"/>
        </w:rPr>
        <w:t xml:space="preserve">I had been there once before when I was 11 or 12, therefore I can just recall </w:t>
      </w:r>
      <w:r w:rsidR="00883009" w:rsidRPr="005C5897">
        <w:rPr>
          <w:rFonts w:ascii="Times New Roman" w:hAnsi="Times New Roman" w:cs="Times New Roman"/>
          <w:sz w:val="24"/>
          <w:szCs w:val="24"/>
        </w:rPr>
        <w:t>one</w:t>
      </w:r>
      <w:r w:rsidRPr="005C5897">
        <w:rPr>
          <w:rFonts w:ascii="Times New Roman" w:hAnsi="Times New Roman" w:cs="Times New Roman"/>
          <w:sz w:val="24"/>
          <w:szCs w:val="24"/>
        </w:rPr>
        <w:t xml:space="preserve"> of the reflections in my mind. This trip with my friends was expressive, meaningful and of course </w:t>
      </w:r>
      <w:r w:rsidR="005C5897" w:rsidRPr="005C5897">
        <w:rPr>
          <w:rFonts w:ascii="Times New Roman" w:hAnsi="Times New Roman" w:cs="Times New Roman"/>
          <w:sz w:val="24"/>
          <w:szCs w:val="24"/>
        </w:rPr>
        <w:t>amusing</w:t>
      </w:r>
      <w:r w:rsidRPr="005C5897">
        <w:rPr>
          <w:rFonts w:ascii="Times New Roman" w:hAnsi="Times New Roman" w:cs="Times New Roman"/>
          <w:sz w:val="24"/>
          <w:szCs w:val="24"/>
        </w:rPr>
        <w:t xml:space="preserve">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until </w:t>
      </w:r>
      <w:r w:rsidRPr="005C5897">
        <w:rPr>
          <w:rFonts w:ascii="Times New Roman" w:hAnsi="Times New Roman" w:cs="Times New Roman"/>
          <w:sz w:val="24"/>
          <w:szCs w:val="24"/>
        </w:rPr>
        <w:t xml:space="preserve">I lost my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valuables in </w:t>
      </w:r>
      <w:r w:rsidRPr="005C5897">
        <w:rPr>
          <w:rFonts w:ascii="Times New Roman" w:hAnsi="Times New Roman" w:cs="Times New Roman"/>
          <w:sz w:val="24"/>
          <w:szCs w:val="24"/>
        </w:rPr>
        <w:t xml:space="preserve">a pickpocket incident. We left for Paris when we all </w:t>
      </w:r>
      <w:r w:rsidR="006549D2" w:rsidRPr="005C5897">
        <w:rPr>
          <w:rFonts w:ascii="Times New Roman" w:hAnsi="Times New Roman" w:cs="Times New Roman"/>
          <w:sz w:val="24"/>
          <w:szCs w:val="24"/>
        </w:rPr>
        <w:t xml:space="preserve">were in </w:t>
      </w:r>
      <w:r w:rsidR="00DE3A25" w:rsidRPr="005C5897">
        <w:rPr>
          <w:rFonts w:ascii="Times New Roman" w:hAnsi="Times New Roman" w:cs="Times New Roman"/>
          <w:sz w:val="24"/>
          <w:szCs w:val="24"/>
        </w:rPr>
        <w:t>our</w:t>
      </w:r>
      <w:r w:rsidR="006549D2" w:rsidRPr="005C5897">
        <w:rPr>
          <w:rFonts w:ascii="Times New Roman" w:hAnsi="Times New Roman" w:cs="Times New Roman"/>
          <w:sz w:val="24"/>
          <w:szCs w:val="24"/>
        </w:rPr>
        <w:t xml:space="preserve"> freshman year. </w:t>
      </w:r>
      <w:r w:rsidR="00D061FC" w:rsidRPr="005C5897">
        <w:rPr>
          <w:rFonts w:ascii="Times New Roman" w:hAnsi="Times New Roman" w:cs="Times New Roman"/>
          <w:sz w:val="24"/>
          <w:szCs w:val="24"/>
        </w:rPr>
        <w:t xml:space="preserve">We all had made our minds that we will have a wonderful and striking tour of the city.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When we completed our journey to Paris, I was surprised to see the temptation of this beautiful </w:t>
      </w:r>
      <w:r w:rsidR="005C5897" w:rsidRPr="005C5897">
        <w:rPr>
          <w:rFonts w:ascii="Times New Roman" w:hAnsi="Times New Roman" w:cs="Times New Roman"/>
          <w:sz w:val="24"/>
          <w:szCs w:val="24"/>
        </w:rPr>
        <w:lastRenderedPageBreak/>
        <w:t>city</w:t>
      </w:r>
      <w:r w:rsidR="00D86045" w:rsidRPr="005C5897">
        <w:rPr>
          <w:rFonts w:ascii="Times New Roman" w:hAnsi="Times New Roman" w:cs="Times New Roman"/>
          <w:sz w:val="24"/>
          <w:szCs w:val="24"/>
        </w:rPr>
        <w:t>. After meeting</w:t>
      </w:r>
      <w:r w:rsidR="009747DA" w:rsidRPr="005C5897">
        <w:rPr>
          <w:rFonts w:ascii="Times New Roman" w:hAnsi="Times New Roman" w:cs="Times New Roman"/>
          <w:sz w:val="24"/>
          <w:szCs w:val="24"/>
        </w:rPr>
        <w:t xml:space="preserve"> </w:t>
      </w:r>
      <w:r w:rsidR="00D86045" w:rsidRPr="005C5897">
        <w:rPr>
          <w:rFonts w:ascii="Times New Roman" w:hAnsi="Times New Roman" w:cs="Times New Roman"/>
          <w:sz w:val="24"/>
          <w:szCs w:val="24"/>
        </w:rPr>
        <w:t xml:space="preserve">the airport necessities, we took a cab and indulged into the heart of the French lifestyle. </w:t>
      </w:r>
      <w:r w:rsidR="009747DA" w:rsidRPr="005C5897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CC7AA84" w14:textId="160C57FC" w:rsidR="001372F0" w:rsidRPr="005C5897" w:rsidRDefault="009747DA" w:rsidP="001372F0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C5897">
        <w:rPr>
          <w:rFonts w:ascii="Times New Roman" w:hAnsi="Times New Roman" w:cs="Times New Roman"/>
          <w:sz w:val="24"/>
          <w:szCs w:val="24"/>
        </w:rPr>
        <w:t xml:space="preserve">As we moved into the city, I observed that the fall foliage across the highways which made me remember the words of Dickinson who writes ‘we must dance with each beauty this city (Paris) displays to us’ </w:t>
      </w:r>
      <w:r w:rsidRPr="005C5897">
        <w:rPr>
          <w:rFonts w:ascii="Times New Roman" w:hAnsi="Times New Roman" w:cs="Times New Roman"/>
          <w:sz w:val="24"/>
          <w:szCs w:val="24"/>
        </w:rPr>
        <w:fldChar w:fldCharType="begin"/>
      </w:r>
      <w:r w:rsidRPr="005C589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EpxmI8k","properties":{"formattedCitation":"(Dickinson)","plainCitation":"(Dickinson)","noteIndex":0},"citationItems":[{"id":94,"uris":["http://zotero.org/users/local/s8f0QVnP/items/3Z3CY3HD"],"uri":["http://zotero.org/users/local/s8f0QVnP/items/3Z3CY3HD"],"itemData":{"id":94,"type":"article-journal","title":"\" Must we dance naked?\": Art, Beauty, and Law in Munich and Paris, 1911-1913","container-title":"Journal of the History of Sexuality","page":"95–131","volume":"20","issue":"1","source":"Google Scholar","title-short":"\" Must we dance naked?","author":[{"family":"Dickinson","given":"Edward"}],"issued":{"date-parts":[["2011"]]}}}],"schema":"https://github.com/citation-style-language/schema/raw/master/csl-citation.json"} </w:instrText>
      </w:r>
      <w:r w:rsidRPr="005C5897">
        <w:rPr>
          <w:rFonts w:ascii="Times New Roman" w:hAnsi="Times New Roman" w:cs="Times New Roman"/>
          <w:sz w:val="24"/>
          <w:szCs w:val="24"/>
        </w:rPr>
        <w:fldChar w:fldCharType="separate"/>
      </w:r>
      <w:r w:rsidRPr="005C5897">
        <w:rPr>
          <w:rFonts w:ascii="Times New Roman" w:hAnsi="Times New Roman" w:cs="Times New Roman"/>
          <w:sz w:val="24"/>
        </w:rPr>
        <w:t>(Dickinson)</w:t>
      </w:r>
      <w:r w:rsidRPr="005C5897">
        <w:rPr>
          <w:rFonts w:ascii="Times New Roman" w:hAnsi="Times New Roman" w:cs="Times New Roman"/>
          <w:sz w:val="24"/>
          <w:szCs w:val="24"/>
        </w:rPr>
        <w:fldChar w:fldCharType="end"/>
      </w:r>
      <w:r w:rsidRPr="005C5897">
        <w:rPr>
          <w:rFonts w:ascii="Times New Roman" w:hAnsi="Times New Roman" w:cs="Times New Roman"/>
          <w:sz w:val="24"/>
          <w:szCs w:val="24"/>
        </w:rPr>
        <w:t xml:space="preserve">. Entering </w:t>
      </w:r>
      <w:r w:rsidR="00883009" w:rsidRPr="005C5897">
        <w:rPr>
          <w:rFonts w:ascii="Times New Roman" w:hAnsi="Times New Roman" w:cs="Times New Roman"/>
          <w:sz w:val="24"/>
          <w:szCs w:val="24"/>
        </w:rPr>
        <w:t>into this alluring world, it was</w:t>
      </w:r>
      <w:r w:rsidRPr="005C5897">
        <w:rPr>
          <w:rFonts w:ascii="Times New Roman" w:hAnsi="Times New Roman" w:cs="Times New Roman"/>
          <w:sz w:val="24"/>
          <w:szCs w:val="24"/>
        </w:rPr>
        <w:t xml:space="preserve"> like unboxing a beautiful gift. I believe such indulgence </w:t>
      </w:r>
      <w:r w:rsidR="00CD21CC" w:rsidRPr="005C5897">
        <w:rPr>
          <w:rFonts w:ascii="Times New Roman" w:hAnsi="Times New Roman" w:cs="Times New Roman"/>
          <w:sz w:val="24"/>
          <w:szCs w:val="24"/>
        </w:rPr>
        <w:t xml:space="preserve">made me forgot about my </w:t>
      </w:r>
      <w:r w:rsidR="00883009" w:rsidRPr="005C5897">
        <w:rPr>
          <w:rFonts w:ascii="Times New Roman" w:hAnsi="Times New Roman" w:cs="Times New Roman"/>
          <w:sz w:val="24"/>
          <w:szCs w:val="24"/>
        </w:rPr>
        <w:t>valuables</w:t>
      </w:r>
      <w:r w:rsidR="00CD21CC" w:rsidRPr="005C5897">
        <w:rPr>
          <w:rFonts w:ascii="Times New Roman" w:hAnsi="Times New Roman" w:cs="Times New Roman"/>
          <w:sz w:val="24"/>
          <w:szCs w:val="24"/>
        </w:rPr>
        <w:t>. I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 had never been so </w:t>
      </w:r>
      <w:r w:rsidR="005C5897" w:rsidRPr="005C5897">
        <w:rPr>
          <w:rFonts w:ascii="Times New Roman" w:hAnsi="Times New Roman" w:cs="Times New Roman"/>
          <w:sz w:val="24"/>
          <w:szCs w:val="24"/>
        </w:rPr>
        <w:t>ignorant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 about my </w:t>
      </w:r>
      <w:r w:rsidR="005C5897" w:rsidRPr="005C5897">
        <w:rPr>
          <w:rFonts w:ascii="Times New Roman" w:hAnsi="Times New Roman" w:cs="Times New Roman"/>
          <w:sz w:val="24"/>
          <w:szCs w:val="24"/>
        </w:rPr>
        <w:t>valuable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, but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this all happened as a cause of </w:t>
      </w:r>
      <w:r w:rsidR="00F02D67" w:rsidRPr="005C5897">
        <w:rPr>
          <w:rFonts w:ascii="Times New Roman" w:hAnsi="Times New Roman" w:cs="Times New Roman"/>
          <w:sz w:val="24"/>
          <w:szCs w:val="24"/>
        </w:rPr>
        <w:t>extreme joy and happiness</w:t>
      </w:r>
      <w:r w:rsidR="005C5897" w:rsidRPr="005C5897">
        <w:rPr>
          <w:rFonts w:ascii="Times New Roman" w:hAnsi="Times New Roman" w:cs="Times New Roman"/>
          <w:sz w:val="24"/>
          <w:szCs w:val="24"/>
        </w:rPr>
        <w:t>.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 </w:t>
      </w:r>
      <w:r w:rsidR="00C17FD7" w:rsidRPr="005C5897">
        <w:rPr>
          <w:rFonts w:ascii="Times New Roman" w:hAnsi="Times New Roman" w:cs="Times New Roman"/>
          <w:sz w:val="24"/>
          <w:szCs w:val="24"/>
        </w:rPr>
        <w:t xml:space="preserve">It is the experience of each visitor that not at once one becomes part of the environment, he had landed in a day before, so was I. </w:t>
      </w:r>
      <w:r w:rsidR="00AC67A1" w:rsidRPr="005C5897">
        <w:rPr>
          <w:rFonts w:ascii="Times New Roman" w:hAnsi="Times New Roman" w:cs="Times New Roman"/>
          <w:sz w:val="24"/>
          <w:szCs w:val="24"/>
        </w:rPr>
        <w:t xml:space="preserve">I remember having around $750 along when I departed the airport. I 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still had the wallet </w:t>
      </w:r>
      <w:r w:rsidR="0087793F" w:rsidRPr="005C5897">
        <w:rPr>
          <w:rFonts w:ascii="Times New Roman" w:hAnsi="Times New Roman" w:cs="Times New Roman"/>
          <w:sz w:val="24"/>
          <w:szCs w:val="24"/>
        </w:rPr>
        <w:t xml:space="preserve">when we departed for 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Egyptian Obelisk, the place </w:t>
      </w:r>
      <w:r w:rsidR="0087793F" w:rsidRPr="005C5897">
        <w:rPr>
          <w:rFonts w:ascii="Times New Roman" w:hAnsi="Times New Roman" w:cs="Times New Roman"/>
          <w:sz w:val="24"/>
          <w:szCs w:val="24"/>
        </w:rPr>
        <w:t xml:space="preserve">we booked for 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birthday </w:t>
      </w:r>
      <w:r w:rsidR="00883009" w:rsidRPr="005C5897">
        <w:rPr>
          <w:rFonts w:ascii="Times New Roman" w:hAnsi="Times New Roman" w:cs="Times New Roman"/>
          <w:sz w:val="24"/>
          <w:szCs w:val="24"/>
        </w:rPr>
        <w:t>celebration</w:t>
      </w:r>
      <w:r w:rsidR="00F02D67" w:rsidRPr="005C5897">
        <w:rPr>
          <w:rFonts w:ascii="Times New Roman" w:hAnsi="Times New Roman" w:cs="Times New Roman"/>
          <w:sz w:val="24"/>
          <w:szCs w:val="24"/>
        </w:rPr>
        <w:t>s</w:t>
      </w:r>
      <w:r w:rsidR="0087793F" w:rsidRPr="005C5897">
        <w:rPr>
          <w:rFonts w:ascii="Times New Roman" w:hAnsi="Times New Roman" w:cs="Times New Roman"/>
          <w:sz w:val="24"/>
          <w:szCs w:val="24"/>
        </w:rPr>
        <w:t xml:space="preserve">. I remember taking a short ride of a metro </w:t>
      </w:r>
      <w:r w:rsidR="002446D8" w:rsidRPr="005C5897">
        <w:rPr>
          <w:rFonts w:ascii="Times New Roman" w:hAnsi="Times New Roman" w:cs="Times New Roman"/>
          <w:sz w:val="24"/>
          <w:szCs w:val="24"/>
        </w:rPr>
        <w:t xml:space="preserve">to reach Egyptian Obelisk close to Place de la Concorde. </w:t>
      </w:r>
      <w:r w:rsidR="005C5897" w:rsidRPr="005C5897"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22E568E4" w14:textId="6FFAC773" w:rsidR="00B93AD1" w:rsidRPr="005C5897" w:rsidRDefault="00F0626B" w:rsidP="00B93AD1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C5897">
        <w:rPr>
          <w:rFonts w:ascii="Times New Roman" w:hAnsi="Times New Roman" w:cs="Times New Roman"/>
          <w:sz w:val="24"/>
          <w:szCs w:val="24"/>
        </w:rPr>
        <w:t xml:space="preserve">I had the exact amount in the Obelisk before we </w:t>
      </w:r>
      <w:r w:rsidR="00883009" w:rsidRPr="005C5897">
        <w:rPr>
          <w:rFonts w:ascii="Times New Roman" w:hAnsi="Times New Roman" w:cs="Times New Roman"/>
          <w:sz w:val="24"/>
          <w:szCs w:val="24"/>
        </w:rPr>
        <w:t>celebrated</w:t>
      </w:r>
      <w:r w:rsidRPr="005C5897">
        <w:rPr>
          <w:rFonts w:ascii="Times New Roman" w:hAnsi="Times New Roman" w:cs="Times New Roman"/>
          <w:sz w:val="24"/>
          <w:szCs w:val="24"/>
        </w:rPr>
        <w:t xml:space="preserve"> the Birthday. It was just the second day of our arrival. </w:t>
      </w:r>
      <w:r w:rsidR="00F02D67" w:rsidRPr="005C5897">
        <w:rPr>
          <w:rFonts w:ascii="Times New Roman" w:hAnsi="Times New Roman" w:cs="Times New Roman"/>
          <w:sz w:val="24"/>
          <w:szCs w:val="24"/>
        </w:rPr>
        <w:t>I remember that we all were over joyed and ignorant of our surroundings,</w:t>
      </w:r>
      <w:r w:rsidRPr="005C5897">
        <w:rPr>
          <w:rFonts w:ascii="Times New Roman" w:hAnsi="Times New Roman" w:cs="Times New Roman"/>
          <w:sz w:val="24"/>
          <w:szCs w:val="24"/>
        </w:rPr>
        <w:t xml:space="preserve"> but I had the </w:t>
      </w:r>
      <w:r w:rsidR="00CB57FD" w:rsidRPr="005C5897">
        <w:rPr>
          <w:rFonts w:ascii="Times New Roman" w:hAnsi="Times New Roman" w:cs="Times New Roman"/>
          <w:sz w:val="24"/>
          <w:szCs w:val="24"/>
        </w:rPr>
        <w:t xml:space="preserve">feeling that everything will be fine unless we </w:t>
      </w:r>
      <w:r w:rsidR="00C7111D" w:rsidRPr="005C5897">
        <w:rPr>
          <w:rFonts w:ascii="Times New Roman" w:hAnsi="Times New Roman" w:cs="Times New Roman"/>
          <w:sz w:val="24"/>
          <w:szCs w:val="24"/>
        </w:rPr>
        <w:t>grasp</w:t>
      </w:r>
      <w:r w:rsidR="00CB57FD" w:rsidRPr="005C5897">
        <w:rPr>
          <w:rFonts w:ascii="Times New Roman" w:hAnsi="Times New Roman" w:cs="Times New Roman"/>
          <w:sz w:val="24"/>
          <w:szCs w:val="24"/>
        </w:rPr>
        <w:t xml:space="preserve"> our destination. </w:t>
      </w:r>
      <w:r w:rsidR="00C7111D" w:rsidRPr="005C5897">
        <w:rPr>
          <w:rFonts w:ascii="Times New Roman" w:hAnsi="Times New Roman" w:cs="Times New Roman"/>
          <w:sz w:val="24"/>
          <w:szCs w:val="24"/>
        </w:rPr>
        <w:t>As soon we took the metro, I experience</w:t>
      </w:r>
      <w:r w:rsidR="002B05D4" w:rsidRPr="005C5897">
        <w:rPr>
          <w:rFonts w:ascii="Times New Roman" w:hAnsi="Times New Roman" w:cs="Times New Roman"/>
          <w:sz w:val="24"/>
          <w:szCs w:val="24"/>
        </w:rPr>
        <w:t xml:space="preserve">d some unusual movements around. A </w:t>
      </w:r>
      <w:r w:rsidR="00883009" w:rsidRPr="005C5897">
        <w:rPr>
          <w:rFonts w:ascii="Times New Roman" w:hAnsi="Times New Roman" w:cs="Times New Roman"/>
          <w:sz w:val="24"/>
          <w:szCs w:val="24"/>
        </w:rPr>
        <w:t>group</w:t>
      </w:r>
      <w:r w:rsidR="002B05D4" w:rsidRPr="005C5897">
        <w:rPr>
          <w:rFonts w:ascii="Times New Roman" w:hAnsi="Times New Roman" w:cs="Times New Roman"/>
          <w:sz w:val="24"/>
          <w:szCs w:val="24"/>
        </w:rPr>
        <w:t xml:space="preserve"> of three men approached us and started </w:t>
      </w:r>
      <w:r w:rsidR="00883009" w:rsidRPr="005C5897">
        <w:rPr>
          <w:rFonts w:ascii="Times New Roman" w:hAnsi="Times New Roman" w:cs="Times New Roman"/>
          <w:sz w:val="24"/>
          <w:szCs w:val="24"/>
        </w:rPr>
        <w:t>inquiring</w:t>
      </w:r>
      <w:r w:rsidR="002B05D4" w:rsidRPr="005C5897">
        <w:rPr>
          <w:rFonts w:ascii="Times New Roman" w:hAnsi="Times New Roman" w:cs="Times New Roman"/>
          <w:sz w:val="24"/>
          <w:szCs w:val="24"/>
        </w:rPr>
        <w:t xml:space="preserve"> about the bus schedules. Despite making them mindful that we are </w:t>
      </w:r>
      <w:r w:rsidR="00883009" w:rsidRPr="005C5897">
        <w:rPr>
          <w:rFonts w:ascii="Times New Roman" w:hAnsi="Times New Roman" w:cs="Times New Roman"/>
          <w:sz w:val="24"/>
          <w:szCs w:val="24"/>
        </w:rPr>
        <w:t>visitors</w:t>
      </w:r>
      <w:r w:rsidR="002B05D4" w:rsidRPr="005C5897">
        <w:rPr>
          <w:rFonts w:ascii="Times New Roman" w:hAnsi="Times New Roman" w:cs="Times New Roman"/>
          <w:sz w:val="24"/>
          <w:szCs w:val="24"/>
        </w:rPr>
        <w:t xml:space="preserve"> here, those men </w:t>
      </w:r>
      <w:r w:rsidR="00883009" w:rsidRPr="005C5897">
        <w:rPr>
          <w:rFonts w:ascii="Times New Roman" w:hAnsi="Times New Roman" w:cs="Times New Roman"/>
          <w:sz w:val="24"/>
          <w:szCs w:val="24"/>
        </w:rPr>
        <w:t>kept</w:t>
      </w:r>
      <w:r w:rsidR="003768B9" w:rsidRPr="005C5897">
        <w:rPr>
          <w:rFonts w:ascii="Times New Roman" w:hAnsi="Times New Roman" w:cs="Times New Roman"/>
          <w:sz w:val="24"/>
          <w:szCs w:val="24"/>
        </w:rPr>
        <w:t xml:space="preserve"> asking us about the bus schedules. 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I felt the dialogue so </w:t>
      </w:r>
      <w:r w:rsidR="00F02D67" w:rsidRPr="005C5897">
        <w:rPr>
          <w:rFonts w:ascii="Times New Roman" w:hAnsi="Times New Roman" w:cs="Times New Roman"/>
          <w:sz w:val="24"/>
          <w:szCs w:val="24"/>
        </w:rPr>
        <w:t>unpleasant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, that I took the seat and 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rested 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there. It was at this </w:t>
      </w:r>
      <w:r w:rsidR="00883009" w:rsidRPr="005C5897">
        <w:rPr>
          <w:rFonts w:ascii="Times New Roman" w:hAnsi="Times New Roman" w:cs="Times New Roman"/>
          <w:sz w:val="24"/>
          <w:szCs w:val="24"/>
        </w:rPr>
        <w:t>moment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 (what my little </w:t>
      </w:r>
      <w:r w:rsidR="00F02D67" w:rsidRPr="005C5897">
        <w:rPr>
          <w:rFonts w:ascii="Times New Roman" w:hAnsi="Times New Roman" w:cs="Times New Roman"/>
          <w:sz w:val="24"/>
          <w:szCs w:val="24"/>
        </w:rPr>
        <w:t>memory suggest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) that someone </w:t>
      </w:r>
      <w:r w:rsidR="00F02D67" w:rsidRPr="005C5897">
        <w:rPr>
          <w:rFonts w:ascii="Times New Roman" w:hAnsi="Times New Roman" w:cs="Times New Roman"/>
          <w:sz w:val="24"/>
          <w:szCs w:val="24"/>
        </w:rPr>
        <w:t>approached my pocket, where I was having the wallet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. As I positioned </w:t>
      </w:r>
      <w:r w:rsidR="00883009" w:rsidRPr="005C5897">
        <w:rPr>
          <w:rFonts w:ascii="Times New Roman" w:hAnsi="Times New Roman" w:cs="Times New Roman"/>
          <w:sz w:val="24"/>
          <w:szCs w:val="24"/>
        </w:rPr>
        <w:t>myself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 to adjust, I saw them departing the metro. I felt a sigh of relief since still I was not aware what exactly </w:t>
      </w:r>
      <w:r w:rsidR="00883009" w:rsidRPr="005C5897">
        <w:rPr>
          <w:rFonts w:ascii="Times New Roman" w:hAnsi="Times New Roman" w:cs="Times New Roman"/>
          <w:sz w:val="24"/>
          <w:szCs w:val="24"/>
        </w:rPr>
        <w:t>has</w:t>
      </w:r>
      <w:r w:rsidR="00B93AD1" w:rsidRPr="005C5897">
        <w:rPr>
          <w:rFonts w:ascii="Times New Roman" w:hAnsi="Times New Roman" w:cs="Times New Roman"/>
          <w:sz w:val="24"/>
          <w:szCs w:val="24"/>
        </w:rPr>
        <w:t xml:space="preserve"> happened. </w:t>
      </w:r>
    </w:p>
    <w:p w14:paraId="55F5AB9F" w14:textId="30D6B9D2" w:rsidR="00532A83" w:rsidRPr="005C5897" w:rsidRDefault="00632A57" w:rsidP="00532A83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C5897">
        <w:rPr>
          <w:rFonts w:ascii="Times New Roman" w:hAnsi="Times New Roman" w:cs="Times New Roman"/>
          <w:sz w:val="24"/>
          <w:szCs w:val="24"/>
        </w:rPr>
        <w:lastRenderedPageBreak/>
        <w:t xml:space="preserve">Once in the room, I </w:t>
      </w:r>
      <w:r w:rsidR="00C4502D" w:rsidRPr="005C5897">
        <w:rPr>
          <w:rFonts w:ascii="Times New Roman" w:hAnsi="Times New Roman" w:cs="Times New Roman"/>
          <w:sz w:val="24"/>
          <w:szCs w:val="24"/>
        </w:rPr>
        <w:t>took o</w:t>
      </w:r>
      <w:r w:rsidR="00DE3A25" w:rsidRPr="005C5897">
        <w:rPr>
          <w:rFonts w:ascii="Times New Roman" w:hAnsi="Times New Roman" w:cs="Times New Roman"/>
          <w:sz w:val="24"/>
          <w:szCs w:val="24"/>
        </w:rPr>
        <w:t>f</w:t>
      </w:r>
      <w:r w:rsidR="00C4502D" w:rsidRPr="005C5897">
        <w:rPr>
          <w:rFonts w:ascii="Times New Roman" w:hAnsi="Times New Roman" w:cs="Times New Roman"/>
          <w:sz w:val="24"/>
          <w:szCs w:val="24"/>
        </w:rPr>
        <w:t xml:space="preserve">f my pants to get on my </w:t>
      </w:r>
      <w:r w:rsidR="005C5897" w:rsidRPr="005C5897">
        <w:rPr>
          <w:rFonts w:ascii="Times New Roman" w:hAnsi="Times New Roman" w:cs="Times New Roman"/>
          <w:sz w:val="24"/>
          <w:szCs w:val="24"/>
        </w:rPr>
        <w:t>sleeping suite</w:t>
      </w:r>
      <w:r w:rsidR="00C4502D" w:rsidRPr="005C5897">
        <w:rPr>
          <w:rFonts w:ascii="Times New Roman" w:hAnsi="Times New Roman" w:cs="Times New Roman"/>
          <w:sz w:val="24"/>
          <w:szCs w:val="24"/>
        </w:rPr>
        <w:t xml:space="preserve">, I felt that I have lost my wallet and other essential cards. In a hustle, I informed my friends who started feeling </w:t>
      </w:r>
      <w:r w:rsidR="00DE3A25" w:rsidRPr="005C5897">
        <w:rPr>
          <w:rFonts w:ascii="Times New Roman" w:hAnsi="Times New Roman" w:cs="Times New Roman"/>
          <w:sz w:val="24"/>
          <w:szCs w:val="24"/>
        </w:rPr>
        <w:t>disgruntled</w:t>
      </w:r>
      <w:r w:rsidR="000872DC" w:rsidRPr="005C5897">
        <w:rPr>
          <w:rFonts w:ascii="Times New Roman" w:hAnsi="Times New Roman" w:cs="Times New Roman"/>
          <w:sz w:val="24"/>
          <w:szCs w:val="24"/>
        </w:rPr>
        <w:t xml:space="preserve">. We brought the complete matter in notice of the </w:t>
      </w:r>
      <w:r w:rsidR="00883009" w:rsidRPr="005C5897">
        <w:rPr>
          <w:rFonts w:ascii="Times New Roman" w:hAnsi="Times New Roman" w:cs="Times New Roman"/>
          <w:sz w:val="24"/>
          <w:szCs w:val="24"/>
        </w:rPr>
        <w:t>administration</w:t>
      </w:r>
      <w:r w:rsidR="000872DC" w:rsidRPr="005C5897">
        <w:rPr>
          <w:rFonts w:ascii="Times New Roman" w:hAnsi="Times New Roman" w:cs="Times New Roman"/>
          <w:sz w:val="24"/>
          <w:szCs w:val="24"/>
        </w:rPr>
        <w:t xml:space="preserve"> where we were staying, but they paid a little note to what we were conveying.</w:t>
      </w:r>
      <w:r w:rsidR="00186DC5" w:rsidRPr="005C5897">
        <w:rPr>
          <w:rFonts w:ascii="Times New Roman" w:hAnsi="Times New Roman" w:cs="Times New Roman"/>
          <w:sz w:val="24"/>
          <w:szCs w:val="24"/>
        </w:rPr>
        <w:t xml:space="preserve"> </w:t>
      </w:r>
      <w:r w:rsidR="00F02D67" w:rsidRPr="005C5897">
        <w:rPr>
          <w:rFonts w:ascii="Times New Roman" w:hAnsi="Times New Roman" w:cs="Times New Roman"/>
          <w:sz w:val="24"/>
          <w:szCs w:val="24"/>
        </w:rPr>
        <w:t>After the incident,</w:t>
      </w:r>
      <w:r w:rsidR="00186DC5" w:rsidRPr="005C5897">
        <w:rPr>
          <w:rFonts w:ascii="Times New Roman" w:hAnsi="Times New Roman" w:cs="Times New Roman"/>
          <w:sz w:val="24"/>
          <w:szCs w:val="24"/>
        </w:rPr>
        <w:t xml:space="preserve"> I felt so </w:t>
      </w:r>
      <w:r w:rsidR="00F02D67" w:rsidRPr="005C5897">
        <w:rPr>
          <w:rFonts w:ascii="Times New Roman" w:hAnsi="Times New Roman" w:cs="Times New Roman"/>
          <w:sz w:val="24"/>
          <w:szCs w:val="24"/>
        </w:rPr>
        <w:t>annoyed</w:t>
      </w:r>
      <w:r w:rsidR="00186DC5" w:rsidRPr="005C5897">
        <w:rPr>
          <w:rFonts w:ascii="Times New Roman" w:hAnsi="Times New Roman" w:cs="Times New Roman"/>
          <w:sz w:val="24"/>
          <w:szCs w:val="24"/>
        </w:rPr>
        <w:t xml:space="preserve"> that I wanted to </w:t>
      </w:r>
      <w:r w:rsidR="00F02D67" w:rsidRPr="005C5897">
        <w:rPr>
          <w:rFonts w:ascii="Times New Roman" w:hAnsi="Times New Roman" w:cs="Times New Roman"/>
          <w:sz w:val="24"/>
          <w:szCs w:val="24"/>
        </w:rPr>
        <w:t>exit</w:t>
      </w:r>
      <w:r w:rsidR="00334DA2" w:rsidRPr="005C5897">
        <w:rPr>
          <w:rFonts w:ascii="Times New Roman" w:hAnsi="Times New Roman" w:cs="Times New Roman"/>
          <w:sz w:val="24"/>
          <w:szCs w:val="24"/>
        </w:rPr>
        <w:t xml:space="preserve"> Paris, the very next day. I contacted my father back in the US, he </w:t>
      </w:r>
      <w:r w:rsidR="00883009" w:rsidRPr="005C5897">
        <w:rPr>
          <w:rFonts w:ascii="Times New Roman" w:hAnsi="Times New Roman" w:cs="Times New Roman"/>
          <w:sz w:val="24"/>
          <w:szCs w:val="24"/>
        </w:rPr>
        <w:t>advised</w:t>
      </w:r>
      <w:r w:rsidR="00334DA2" w:rsidRPr="005C5897">
        <w:rPr>
          <w:rFonts w:ascii="Times New Roman" w:hAnsi="Times New Roman" w:cs="Times New Roman"/>
          <w:sz w:val="24"/>
          <w:szCs w:val="24"/>
        </w:rPr>
        <w:t xml:space="preserve"> me to stay calm and not to indulge in any clerical </w:t>
      </w:r>
      <w:r w:rsidR="005D4374" w:rsidRPr="005C5897">
        <w:rPr>
          <w:rFonts w:ascii="Times New Roman" w:hAnsi="Times New Roman" w:cs="Times New Roman"/>
          <w:sz w:val="24"/>
          <w:szCs w:val="24"/>
        </w:rPr>
        <w:t>issues. I abided wi</w:t>
      </w:r>
      <w:r w:rsidR="00532A83" w:rsidRPr="005C5897">
        <w:rPr>
          <w:rFonts w:ascii="Times New Roman" w:hAnsi="Times New Roman" w:cs="Times New Roman"/>
          <w:sz w:val="24"/>
          <w:szCs w:val="24"/>
        </w:rPr>
        <w:t xml:space="preserve">th what my father </w:t>
      </w:r>
      <w:r w:rsidR="00883009" w:rsidRPr="005C5897">
        <w:rPr>
          <w:rFonts w:ascii="Times New Roman" w:hAnsi="Times New Roman" w:cs="Times New Roman"/>
          <w:sz w:val="24"/>
          <w:szCs w:val="24"/>
        </w:rPr>
        <w:t>advised</w:t>
      </w:r>
      <w:r w:rsidR="00532A83" w:rsidRPr="005C5897">
        <w:rPr>
          <w:rFonts w:ascii="Times New Roman" w:hAnsi="Times New Roman" w:cs="Times New Roman"/>
          <w:sz w:val="24"/>
          <w:szCs w:val="24"/>
        </w:rPr>
        <w:t>, he also transferred some more amount which I consumed during our week</w:t>
      </w:r>
      <w:r w:rsidR="00DE3A25" w:rsidRPr="005C5897">
        <w:rPr>
          <w:rFonts w:ascii="Times New Roman" w:hAnsi="Times New Roman" w:cs="Times New Roman"/>
          <w:sz w:val="24"/>
          <w:szCs w:val="24"/>
        </w:rPr>
        <w:t>-</w:t>
      </w:r>
      <w:r w:rsidR="00532A83" w:rsidRPr="005C5897">
        <w:rPr>
          <w:rFonts w:ascii="Times New Roman" w:hAnsi="Times New Roman" w:cs="Times New Roman"/>
          <w:sz w:val="24"/>
          <w:szCs w:val="24"/>
        </w:rPr>
        <w:t xml:space="preserve">long stay there. </w:t>
      </w:r>
      <w:r w:rsidR="000A740F" w:rsidRPr="005C5897">
        <w:rPr>
          <w:rFonts w:ascii="Times New Roman" w:hAnsi="Times New Roman" w:cs="Times New Roman"/>
          <w:sz w:val="24"/>
          <w:szCs w:val="24"/>
        </w:rPr>
        <w:t xml:space="preserve">After this incident, I remembered what Davis </w:t>
      </w:r>
      <w:r w:rsidR="00883009" w:rsidRPr="005C5897">
        <w:rPr>
          <w:rFonts w:ascii="Times New Roman" w:hAnsi="Times New Roman" w:cs="Times New Roman"/>
          <w:sz w:val="24"/>
          <w:szCs w:val="24"/>
        </w:rPr>
        <w:t>wrote</w:t>
      </w:r>
      <w:r w:rsidR="000A740F" w:rsidRPr="005C5897">
        <w:rPr>
          <w:rFonts w:ascii="Times New Roman" w:hAnsi="Times New Roman" w:cs="Times New Roman"/>
          <w:sz w:val="24"/>
          <w:szCs w:val="24"/>
        </w:rPr>
        <w:t xml:space="preserve"> in his account ‘About Paris’ that ‘don’t take the metro when you are high and wearing on an appealing cologne’ </w:t>
      </w:r>
      <w:r w:rsidR="000A740F" w:rsidRPr="005C5897">
        <w:rPr>
          <w:rFonts w:ascii="Times New Roman" w:hAnsi="Times New Roman" w:cs="Times New Roman"/>
          <w:sz w:val="24"/>
          <w:szCs w:val="24"/>
        </w:rPr>
        <w:fldChar w:fldCharType="begin"/>
      </w:r>
      <w:r w:rsidR="000A740F" w:rsidRPr="005C589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zXGglI2","properties":{"formattedCitation":"(Davis)","plainCitation":"(Davis)","noteIndex":0},"citationItems":[{"id":96,"uris":["http://zotero.org/users/local/s8f0QVnP/items/L6VIKAB8"],"uri":["http://zotero.org/users/local/s8f0QVnP/items/L6VIKAB8"],"itemData":{"id":96,"type":"book","title":"About Paris","publisher":"Harper &amp; brothers","source":"Google Scholar","author":[{"family":"Davis","given":"Richard Harding"}],"issued":{"date-parts":[["1903"]]}}}],"schema":"https://github.com/citation-style-language/schema/raw/master/csl-citation.json"} </w:instrText>
      </w:r>
      <w:r w:rsidR="000A740F" w:rsidRPr="005C5897">
        <w:rPr>
          <w:rFonts w:ascii="Times New Roman" w:hAnsi="Times New Roman" w:cs="Times New Roman"/>
          <w:sz w:val="24"/>
          <w:szCs w:val="24"/>
        </w:rPr>
        <w:fldChar w:fldCharType="separate"/>
      </w:r>
      <w:r w:rsidR="000A740F" w:rsidRPr="005C5897">
        <w:rPr>
          <w:rFonts w:ascii="Times New Roman" w:hAnsi="Times New Roman" w:cs="Times New Roman"/>
          <w:sz w:val="24"/>
        </w:rPr>
        <w:t>(Davis)</w:t>
      </w:r>
      <w:r w:rsidR="000A740F" w:rsidRPr="005C5897">
        <w:rPr>
          <w:rFonts w:ascii="Times New Roman" w:hAnsi="Times New Roman" w:cs="Times New Roman"/>
          <w:sz w:val="24"/>
          <w:szCs w:val="24"/>
        </w:rPr>
        <w:fldChar w:fldCharType="end"/>
      </w:r>
      <w:r w:rsidR="000A740F" w:rsidRPr="005C589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C5E6D3" w14:textId="02059684" w:rsidR="00DE3A25" w:rsidRDefault="00DA443A" w:rsidP="00532A83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C5897">
        <w:rPr>
          <w:rFonts w:ascii="Times New Roman" w:hAnsi="Times New Roman" w:cs="Times New Roman"/>
          <w:sz w:val="24"/>
          <w:szCs w:val="24"/>
        </w:rPr>
        <w:t xml:space="preserve">I was a complete Davis package for the </w:t>
      </w:r>
      <w:r w:rsidR="00883009" w:rsidRPr="005C5897">
        <w:rPr>
          <w:rFonts w:ascii="Times New Roman" w:hAnsi="Times New Roman" w:cs="Times New Roman"/>
          <w:sz w:val="24"/>
          <w:szCs w:val="24"/>
        </w:rPr>
        <w:t>pickpockets</w:t>
      </w:r>
      <w:r w:rsidRPr="005C5897">
        <w:rPr>
          <w:rFonts w:ascii="Times New Roman" w:hAnsi="Times New Roman" w:cs="Times New Roman"/>
          <w:sz w:val="24"/>
          <w:szCs w:val="24"/>
        </w:rPr>
        <w:t xml:space="preserve"> at the time of the incident. Despite this </w:t>
      </w:r>
      <w:r w:rsidR="00166743" w:rsidRPr="005C5897">
        <w:rPr>
          <w:rFonts w:ascii="Times New Roman" w:hAnsi="Times New Roman" w:cs="Times New Roman"/>
          <w:sz w:val="24"/>
          <w:szCs w:val="24"/>
        </w:rPr>
        <w:t>ill-fated</w:t>
      </w:r>
      <w:r w:rsidRPr="005C5897">
        <w:rPr>
          <w:rFonts w:ascii="Times New Roman" w:hAnsi="Times New Roman" w:cs="Times New Roman"/>
          <w:sz w:val="24"/>
          <w:szCs w:val="24"/>
        </w:rPr>
        <w:t xml:space="preserve"> incident </w:t>
      </w:r>
      <w:r w:rsidR="00166743" w:rsidRPr="005C5897">
        <w:rPr>
          <w:rFonts w:ascii="Times New Roman" w:hAnsi="Times New Roman" w:cs="Times New Roman"/>
          <w:sz w:val="24"/>
          <w:szCs w:val="24"/>
        </w:rPr>
        <w:t>I</w:t>
      </w:r>
      <w:r w:rsidRPr="005C5897">
        <w:rPr>
          <w:rFonts w:ascii="Times New Roman" w:hAnsi="Times New Roman" w:cs="Times New Roman"/>
          <w:sz w:val="24"/>
          <w:szCs w:val="24"/>
        </w:rPr>
        <w:t xml:space="preserve"> </w:t>
      </w:r>
      <w:r w:rsidR="00883009" w:rsidRPr="005C5897">
        <w:rPr>
          <w:rFonts w:ascii="Times New Roman" w:hAnsi="Times New Roman" w:cs="Times New Roman"/>
          <w:sz w:val="24"/>
          <w:szCs w:val="24"/>
        </w:rPr>
        <w:t>encountered</w:t>
      </w:r>
      <w:r w:rsidRPr="005C5897">
        <w:rPr>
          <w:rFonts w:ascii="Times New Roman" w:hAnsi="Times New Roman" w:cs="Times New Roman"/>
          <w:sz w:val="24"/>
          <w:szCs w:val="24"/>
        </w:rPr>
        <w:t xml:space="preserve">, we completed our journey as planned. </w:t>
      </w:r>
      <w:r w:rsidR="00166743" w:rsidRPr="005C5897">
        <w:rPr>
          <w:rFonts w:ascii="Times New Roman" w:hAnsi="Times New Roman" w:cs="Times New Roman"/>
          <w:sz w:val="24"/>
          <w:szCs w:val="24"/>
        </w:rPr>
        <w:t xml:space="preserve">I believe </w:t>
      </w:r>
      <w:r w:rsidR="00883009" w:rsidRPr="005C5897">
        <w:rPr>
          <w:rFonts w:ascii="Times New Roman" w:hAnsi="Times New Roman" w:cs="Times New Roman"/>
          <w:sz w:val="24"/>
          <w:szCs w:val="24"/>
        </w:rPr>
        <w:t>that</w:t>
      </w:r>
      <w:r w:rsidR="00F02D67" w:rsidRPr="005C5897">
        <w:rPr>
          <w:rFonts w:ascii="Times New Roman" w:hAnsi="Times New Roman" w:cs="Times New Roman"/>
          <w:sz w:val="24"/>
          <w:szCs w:val="24"/>
        </w:rPr>
        <w:t xml:space="preserve"> I can still feel the warmth for Paris</w:t>
      </w:r>
      <w:r w:rsidR="00166743" w:rsidRPr="005C5897">
        <w:rPr>
          <w:rFonts w:ascii="Times New Roman" w:hAnsi="Times New Roman" w:cs="Times New Roman"/>
          <w:sz w:val="24"/>
          <w:szCs w:val="24"/>
        </w:rPr>
        <w:t xml:space="preserve"> which I </w:t>
      </w:r>
      <w:r w:rsidR="00883009" w:rsidRPr="005C5897">
        <w:rPr>
          <w:rFonts w:ascii="Times New Roman" w:hAnsi="Times New Roman" w:cs="Times New Roman"/>
          <w:sz w:val="24"/>
          <w:szCs w:val="24"/>
        </w:rPr>
        <w:t>always</w:t>
      </w:r>
      <w:r w:rsidR="00166743" w:rsidRPr="005C5897">
        <w:rPr>
          <w:rFonts w:ascii="Times New Roman" w:hAnsi="Times New Roman" w:cs="Times New Roman"/>
          <w:sz w:val="24"/>
          <w:szCs w:val="24"/>
        </w:rPr>
        <w:t xml:space="preserve"> had about this city. Such feelings are irrespective </w:t>
      </w:r>
      <w:r w:rsidR="004275FA" w:rsidRPr="005C5897">
        <w:rPr>
          <w:rFonts w:ascii="Times New Roman" w:hAnsi="Times New Roman" w:cs="Times New Roman"/>
          <w:sz w:val="24"/>
          <w:szCs w:val="24"/>
        </w:rPr>
        <w:t xml:space="preserve">of what I </w:t>
      </w:r>
      <w:r w:rsidR="00883009" w:rsidRPr="005C5897">
        <w:rPr>
          <w:rFonts w:ascii="Times New Roman" w:hAnsi="Times New Roman" w:cs="Times New Roman"/>
          <w:sz w:val="24"/>
          <w:szCs w:val="24"/>
        </w:rPr>
        <w:t>encountered</w:t>
      </w:r>
      <w:r w:rsidR="004275FA" w:rsidRPr="005C5897">
        <w:rPr>
          <w:rFonts w:ascii="Times New Roman" w:hAnsi="Times New Roman" w:cs="Times New Roman"/>
          <w:sz w:val="24"/>
          <w:szCs w:val="24"/>
        </w:rPr>
        <w:t xml:space="preserve"> in the Paris metro. I am now well </w:t>
      </w:r>
      <w:r w:rsidR="00883009" w:rsidRPr="005C5897">
        <w:rPr>
          <w:rFonts w:ascii="Times New Roman" w:hAnsi="Times New Roman" w:cs="Times New Roman"/>
          <w:sz w:val="24"/>
          <w:szCs w:val="24"/>
        </w:rPr>
        <w:t>aware</w:t>
      </w:r>
      <w:r w:rsidR="004275FA" w:rsidRPr="005C5897">
        <w:rPr>
          <w:rFonts w:ascii="Times New Roman" w:hAnsi="Times New Roman" w:cs="Times New Roman"/>
          <w:sz w:val="24"/>
          <w:szCs w:val="24"/>
        </w:rPr>
        <w:t xml:space="preserve"> of the social circumstance of that city and will love to visit that place </w:t>
      </w:r>
      <w:r w:rsidR="00E4363B" w:rsidRPr="005C5897">
        <w:rPr>
          <w:rFonts w:ascii="Times New Roman" w:hAnsi="Times New Roman" w:cs="Times New Roman"/>
          <w:sz w:val="24"/>
          <w:szCs w:val="24"/>
        </w:rPr>
        <w:t>whenever I get another chance. For me, Paris is still charming and charismatic, as it was before my last trip.</w:t>
      </w:r>
      <w:r w:rsidR="00E4363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F35145A" w14:textId="77777777" w:rsidR="00DE3A25" w:rsidRDefault="00DE3A2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14:paraId="125AA986" w14:textId="77777777" w:rsidR="00DA443A" w:rsidRDefault="00DE3A25" w:rsidP="00DE3A25">
      <w:pPr>
        <w:spacing w:before="24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3B263194" w14:textId="77777777" w:rsidR="00DE3A25" w:rsidRPr="00DE3A25" w:rsidRDefault="00DE3A25" w:rsidP="00DE3A25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E3A25">
        <w:rPr>
          <w:rFonts w:ascii="Times New Roman" w:hAnsi="Times New Roman" w:cs="Times New Roman"/>
          <w:sz w:val="24"/>
        </w:rPr>
        <w:t xml:space="preserve">Davis, Richard Harding. </w:t>
      </w:r>
      <w:r w:rsidRPr="00DE3A25">
        <w:rPr>
          <w:rFonts w:ascii="Times New Roman" w:hAnsi="Times New Roman" w:cs="Times New Roman"/>
          <w:i/>
          <w:iCs/>
          <w:sz w:val="24"/>
        </w:rPr>
        <w:t>About Paris</w:t>
      </w:r>
      <w:r w:rsidRPr="00DE3A25">
        <w:rPr>
          <w:rFonts w:ascii="Times New Roman" w:hAnsi="Times New Roman" w:cs="Times New Roman"/>
          <w:sz w:val="24"/>
        </w:rPr>
        <w:t xml:space="preserve">. Harper &amp; </w:t>
      </w:r>
      <w:r>
        <w:rPr>
          <w:rFonts w:ascii="Times New Roman" w:hAnsi="Times New Roman" w:cs="Times New Roman"/>
          <w:sz w:val="24"/>
        </w:rPr>
        <w:t>B</w:t>
      </w:r>
      <w:r w:rsidRPr="00DE3A25">
        <w:rPr>
          <w:rFonts w:ascii="Times New Roman" w:hAnsi="Times New Roman" w:cs="Times New Roman"/>
          <w:sz w:val="24"/>
        </w:rPr>
        <w:t>rothers, 1903.</w:t>
      </w:r>
    </w:p>
    <w:p w14:paraId="4348C193" w14:textId="77777777" w:rsidR="00DE3A25" w:rsidRPr="00DE3A25" w:rsidRDefault="00DE3A25" w:rsidP="00DE3A25">
      <w:pPr>
        <w:pStyle w:val="Bibliography"/>
        <w:rPr>
          <w:rFonts w:ascii="Times New Roman" w:hAnsi="Times New Roman" w:cs="Times New Roman"/>
          <w:sz w:val="24"/>
        </w:rPr>
      </w:pPr>
      <w:r w:rsidRPr="00DE3A25">
        <w:rPr>
          <w:rFonts w:ascii="Times New Roman" w:hAnsi="Times New Roman" w:cs="Times New Roman"/>
          <w:sz w:val="24"/>
        </w:rPr>
        <w:t xml:space="preserve">Dickinson, Edward. “‘ Must We Dance Naked?’: Art, Beauty, and Law in Munich and Paris, 1911-1913.” </w:t>
      </w:r>
      <w:r w:rsidRPr="00DE3A25">
        <w:rPr>
          <w:rFonts w:ascii="Times New Roman" w:hAnsi="Times New Roman" w:cs="Times New Roman"/>
          <w:i/>
          <w:iCs/>
          <w:sz w:val="24"/>
        </w:rPr>
        <w:t>Journal of the History of Sexuality</w:t>
      </w:r>
      <w:r w:rsidRPr="00DE3A25">
        <w:rPr>
          <w:rFonts w:ascii="Times New Roman" w:hAnsi="Times New Roman" w:cs="Times New Roman"/>
          <w:sz w:val="24"/>
        </w:rPr>
        <w:t>, vol. 20, no. 1, 2011, pp. 95–131.</w:t>
      </w:r>
    </w:p>
    <w:p w14:paraId="5936F0D4" w14:textId="77777777" w:rsidR="00DE3A25" w:rsidRPr="00DE3A25" w:rsidRDefault="00DE3A25" w:rsidP="00DE3A25">
      <w:pPr>
        <w:pStyle w:val="Bibliography"/>
        <w:rPr>
          <w:rFonts w:ascii="Times New Roman" w:hAnsi="Times New Roman" w:cs="Times New Roman"/>
          <w:sz w:val="24"/>
        </w:rPr>
      </w:pPr>
      <w:r w:rsidRPr="00DE3A25">
        <w:rPr>
          <w:rFonts w:ascii="Times New Roman" w:hAnsi="Times New Roman" w:cs="Times New Roman"/>
          <w:sz w:val="24"/>
        </w:rPr>
        <w:t xml:space="preserve">Ossman, Susan. </w:t>
      </w:r>
      <w:r w:rsidRPr="00DE3A25">
        <w:rPr>
          <w:rFonts w:ascii="Times New Roman" w:hAnsi="Times New Roman" w:cs="Times New Roman"/>
          <w:i/>
          <w:iCs/>
          <w:sz w:val="24"/>
        </w:rPr>
        <w:t>Three Faces of Beauty: Casablanca, Paris, Cairo</w:t>
      </w:r>
      <w:r w:rsidRPr="00DE3A25">
        <w:rPr>
          <w:rFonts w:ascii="Times New Roman" w:hAnsi="Times New Roman" w:cs="Times New Roman"/>
          <w:sz w:val="24"/>
        </w:rPr>
        <w:t>. Duke University Press, 2002.</w:t>
      </w:r>
    </w:p>
    <w:p w14:paraId="2BC1D959" w14:textId="77777777" w:rsidR="00DE3A25" w:rsidRDefault="00DE3A25" w:rsidP="00DE3A25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E3A25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1B03539" w16cid:durableId="211E477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8957E02" w14:textId="77777777" w:rsidR="00CD230A" w:rsidRDefault="00CD230A" w:rsidP="00267851">
      <w:pPr>
        <w:spacing w:after="0" w:line="240" w:lineRule="auto"/>
      </w:pPr>
      <w:r>
        <w:separator/>
      </w:r>
    </w:p>
  </w:endnote>
  <w:endnote w:type="continuationSeparator" w:id="0">
    <w:p w14:paraId="427CEB1F" w14:textId="77777777" w:rsidR="00CD230A" w:rsidRDefault="00CD230A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3AF36CB" w14:textId="77777777" w:rsidR="00CD230A" w:rsidRDefault="00CD230A" w:rsidP="00267851">
      <w:pPr>
        <w:spacing w:after="0" w:line="240" w:lineRule="auto"/>
      </w:pPr>
      <w:r>
        <w:separator/>
      </w:r>
    </w:p>
  </w:footnote>
  <w:footnote w:type="continuationSeparator" w:id="0">
    <w:p w14:paraId="531ADA0A" w14:textId="77777777" w:rsidR="00CD230A" w:rsidRDefault="00CD230A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B59A0E" w14:textId="77777777"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5C5897">
      <w:rPr>
        <w:rFonts w:ascii="Times New Roman" w:hAnsi="Times New Roman" w:cs="Times New Roman"/>
        <w:noProof/>
        <w:sz w:val="24"/>
        <w:szCs w:val="24"/>
      </w:rPr>
      <w:t>4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FC99F0" w14:textId="77777777"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C589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8A18D26D"/>
    <w:multiLevelType w:val="hybridMultilevel"/>
    <w:tmpl w:val="EF10A65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B783465C"/>
    <w:multiLevelType w:val="hybridMultilevel"/>
    <w:tmpl w:val="21EC7FCD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5873FB24"/>
    <w:multiLevelType w:val="hybridMultilevel"/>
    <w:tmpl w:val="B4FAEEE1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5DA696C1"/>
    <w:multiLevelType w:val="hybridMultilevel"/>
    <w:tmpl w:val="8E3C794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2NDA1tjQyMzA1NTJT0lEKTi0uzszPAykwrgUAiDQlqCwAAAA="/>
  </w:docVars>
  <w:rsids>
    <w:rsidRoot w:val="0008177B"/>
    <w:rsid w:val="0001135A"/>
    <w:rsid w:val="00024ABE"/>
    <w:rsid w:val="0008177B"/>
    <w:rsid w:val="00086FDE"/>
    <w:rsid w:val="000872DC"/>
    <w:rsid w:val="00093258"/>
    <w:rsid w:val="000A740F"/>
    <w:rsid w:val="000B30C1"/>
    <w:rsid w:val="000C5F3F"/>
    <w:rsid w:val="00102F66"/>
    <w:rsid w:val="001372F0"/>
    <w:rsid w:val="00141074"/>
    <w:rsid w:val="00163937"/>
    <w:rsid w:val="00166743"/>
    <w:rsid w:val="00186DC5"/>
    <w:rsid w:val="00187C02"/>
    <w:rsid w:val="001E50B8"/>
    <w:rsid w:val="00206F78"/>
    <w:rsid w:val="00220A0F"/>
    <w:rsid w:val="0023736C"/>
    <w:rsid w:val="002446D8"/>
    <w:rsid w:val="00267851"/>
    <w:rsid w:val="00271F3A"/>
    <w:rsid w:val="00276058"/>
    <w:rsid w:val="002777E7"/>
    <w:rsid w:val="002B05D4"/>
    <w:rsid w:val="002B45DC"/>
    <w:rsid w:val="002C01EB"/>
    <w:rsid w:val="002C0F39"/>
    <w:rsid w:val="002C3326"/>
    <w:rsid w:val="002D6B6E"/>
    <w:rsid w:val="00334DA2"/>
    <w:rsid w:val="00366EFB"/>
    <w:rsid w:val="003768B9"/>
    <w:rsid w:val="003C2B45"/>
    <w:rsid w:val="003C52CA"/>
    <w:rsid w:val="004275FA"/>
    <w:rsid w:val="00467C38"/>
    <w:rsid w:val="00471063"/>
    <w:rsid w:val="00473F69"/>
    <w:rsid w:val="004D4892"/>
    <w:rsid w:val="00532A83"/>
    <w:rsid w:val="00550EFD"/>
    <w:rsid w:val="005A1A77"/>
    <w:rsid w:val="005B734B"/>
    <w:rsid w:val="005C20F1"/>
    <w:rsid w:val="005C5628"/>
    <w:rsid w:val="005C5897"/>
    <w:rsid w:val="005D4374"/>
    <w:rsid w:val="005E5800"/>
    <w:rsid w:val="00632A57"/>
    <w:rsid w:val="006549D2"/>
    <w:rsid w:val="006D269D"/>
    <w:rsid w:val="006D5151"/>
    <w:rsid w:val="006E7C2F"/>
    <w:rsid w:val="007646F0"/>
    <w:rsid w:val="007B033D"/>
    <w:rsid w:val="007C1C60"/>
    <w:rsid w:val="00812A71"/>
    <w:rsid w:val="0087793F"/>
    <w:rsid w:val="00883009"/>
    <w:rsid w:val="008A6D60"/>
    <w:rsid w:val="008B1150"/>
    <w:rsid w:val="008B3B75"/>
    <w:rsid w:val="008D64C8"/>
    <w:rsid w:val="009078CE"/>
    <w:rsid w:val="00923802"/>
    <w:rsid w:val="00941495"/>
    <w:rsid w:val="009747DA"/>
    <w:rsid w:val="00974E63"/>
    <w:rsid w:val="009812D2"/>
    <w:rsid w:val="00997E30"/>
    <w:rsid w:val="009B0EFB"/>
    <w:rsid w:val="009B5467"/>
    <w:rsid w:val="009D5A20"/>
    <w:rsid w:val="009D66CA"/>
    <w:rsid w:val="009F5BB9"/>
    <w:rsid w:val="00A07E1E"/>
    <w:rsid w:val="00A22D3F"/>
    <w:rsid w:val="00A4374D"/>
    <w:rsid w:val="00A61F80"/>
    <w:rsid w:val="00A97BCC"/>
    <w:rsid w:val="00AC67A1"/>
    <w:rsid w:val="00B22BC7"/>
    <w:rsid w:val="00B405F9"/>
    <w:rsid w:val="00B73412"/>
    <w:rsid w:val="00B93AD1"/>
    <w:rsid w:val="00BA1EA8"/>
    <w:rsid w:val="00BC6300"/>
    <w:rsid w:val="00C153A7"/>
    <w:rsid w:val="00C17FD7"/>
    <w:rsid w:val="00C4502D"/>
    <w:rsid w:val="00C5356B"/>
    <w:rsid w:val="00C7111D"/>
    <w:rsid w:val="00C74D28"/>
    <w:rsid w:val="00C75C92"/>
    <w:rsid w:val="00C8278A"/>
    <w:rsid w:val="00CA2688"/>
    <w:rsid w:val="00CA738C"/>
    <w:rsid w:val="00CB57FD"/>
    <w:rsid w:val="00CD21CC"/>
    <w:rsid w:val="00CD230A"/>
    <w:rsid w:val="00CF0A51"/>
    <w:rsid w:val="00D061FC"/>
    <w:rsid w:val="00D2386E"/>
    <w:rsid w:val="00D305E6"/>
    <w:rsid w:val="00D3483F"/>
    <w:rsid w:val="00D5076D"/>
    <w:rsid w:val="00D5779E"/>
    <w:rsid w:val="00D74986"/>
    <w:rsid w:val="00D86045"/>
    <w:rsid w:val="00D923BB"/>
    <w:rsid w:val="00DA443A"/>
    <w:rsid w:val="00DE3A25"/>
    <w:rsid w:val="00E159C1"/>
    <w:rsid w:val="00E304CB"/>
    <w:rsid w:val="00E4363B"/>
    <w:rsid w:val="00E452E1"/>
    <w:rsid w:val="00E63809"/>
    <w:rsid w:val="00E730F6"/>
    <w:rsid w:val="00EB14BF"/>
    <w:rsid w:val="00ED287E"/>
    <w:rsid w:val="00EF1641"/>
    <w:rsid w:val="00F02D67"/>
    <w:rsid w:val="00F0626B"/>
    <w:rsid w:val="00F206DA"/>
    <w:rsid w:val="00F3100D"/>
    <w:rsid w:val="00F42017"/>
    <w:rsid w:val="00F55FC0"/>
    <w:rsid w:val="00F72A42"/>
    <w:rsid w:val="00F97818"/>
    <w:rsid w:val="00FA65C2"/>
    <w:rsid w:val="00FB3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8C6939"/>
  <w15:docId w15:val="{85A964B3-FC88-4264-9409-4E46B9E5B0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A22D3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22D3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NormalWeb">
    <w:name w:val="Normal (Web)"/>
    <w:basedOn w:val="Normal"/>
    <w:uiPriority w:val="99"/>
    <w:semiHidden/>
    <w:unhideWhenUsed/>
    <w:rsid w:val="00A22D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paragraph" w:styleId="Bibliography">
    <w:name w:val="Bibliography"/>
    <w:basedOn w:val="Normal"/>
    <w:next w:val="Normal"/>
    <w:uiPriority w:val="37"/>
    <w:unhideWhenUsed/>
    <w:rsid w:val="00DE3A25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D238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386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38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38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386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38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386E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D2386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677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0A252F1-C909-4112-B834-6DFAD96DA7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4</Pages>
  <Words>1112</Words>
  <Characters>634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74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4</cp:revision>
  <dcterms:created xsi:type="dcterms:W3CDTF">2019-09-07T10:12:00Z</dcterms:created>
  <dcterms:modified xsi:type="dcterms:W3CDTF">2019-09-07T1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bLEhPA2A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